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D066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D066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3DABDB6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5144D26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3AB12" w14:textId="77777777" w:rsidR="00FD0661" w:rsidRDefault="00FD0661">
      <w:pPr>
        <w:spacing w:after="0"/>
      </w:pPr>
      <w:r>
        <w:separator/>
      </w:r>
    </w:p>
  </w:endnote>
  <w:endnote w:type="continuationSeparator" w:id="0">
    <w:p w14:paraId="4C1171A2" w14:textId="77777777" w:rsidR="00FD0661" w:rsidRDefault="00FD0661">
      <w:pPr>
        <w:spacing w:after="0"/>
      </w:pPr>
      <w:r>
        <w:continuationSeparator/>
      </w:r>
    </w:p>
  </w:endnote>
  <w:endnote w:type="continuationNotice" w:id="1">
    <w:p w14:paraId="64296978" w14:textId="77777777" w:rsidR="00FD0661" w:rsidRDefault="00FD066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06D370" w14:textId="77777777" w:rsidR="00FD0661" w:rsidRDefault="00FD0661">
      <w:r>
        <w:separator/>
      </w:r>
    </w:p>
  </w:footnote>
  <w:footnote w:type="continuationSeparator" w:id="0">
    <w:p w14:paraId="3904DB58" w14:textId="77777777" w:rsidR="00FD0661" w:rsidRDefault="00FD0661">
      <w:r>
        <w:continuationSeparator/>
      </w:r>
    </w:p>
  </w:footnote>
  <w:footnote w:type="continuationNotice" w:id="1">
    <w:p w14:paraId="0D0961C8" w14:textId="77777777" w:rsidR="00FD0661" w:rsidRDefault="00FD066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0661"/>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TotalTime>
  <Pages>27</Pages>
  <Words>42779</Words>
  <Characters>243846</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5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1</cp:revision>
  <cp:lastPrinted>2020-02-28T12:27:00Z</cp:lastPrinted>
  <dcterms:created xsi:type="dcterms:W3CDTF">2020-01-29T13:10:00Z</dcterms:created>
  <dcterms:modified xsi:type="dcterms:W3CDTF">2020-04-2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